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F632BC8" w14:textId="77777777" w:rsidR="00E81978" w:rsidRDefault="0072785C">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1D6F7B">
            <w:t>GM and Boeing Post Assignment</w:t>
          </w:r>
        </w:sdtContent>
      </w:sdt>
    </w:p>
    <w:p w14:paraId="4A937D1C" w14:textId="77777777" w:rsidR="00B823AA" w:rsidRDefault="00F60B59" w:rsidP="00B823AA">
      <w:pPr>
        <w:pStyle w:val="Title2"/>
      </w:pPr>
      <w:r>
        <w:t>Jorge Pachecho</w:t>
      </w:r>
    </w:p>
    <w:p w14:paraId="173372EA" w14:textId="77777777" w:rsidR="00E81978" w:rsidRDefault="0072785C" w:rsidP="00B823AA">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t>[Institutional Affiliation(s)]</w:t>
          </w:r>
        </w:sdtContent>
      </w:sdt>
    </w:p>
    <w:sdt>
      <w:sdtPr>
        <w:alias w:val="Author Note:"/>
        <w:tag w:val="Author Note:"/>
        <w:id w:val="266668659"/>
        <w:placeholder>
          <w:docPart w:val="D5498F8D66B04815A464D0D565861443"/>
        </w:placeholder>
        <w:temporary/>
        <w:showingPlcHdr/>
        <w15:appearance w15:val="hidden"/>
      </w:sdtPr>
      <w:sdtEndPr/>
      <w:sdtContent>
        <w:p w14:paraId="2BCC4962" w14:textId="77777777" w:rsidR="00E81978" w:rsidRDefault="005D3A03">
          <w:pPr>
            <w:pStyle w:val="Title"/>
          </w:pPr>
          <w:r>
            <w:t>Author Note</w:t>
          </w:r>
        </w:p>
      </w:sdtContent>
    </w:sdt>
    <w:sdt>
      <w:sdtPr>
        <w:alias w:val="Include any grant/funding information and a complete correspondence address:"/>
        <w:tag w:val="Include any grant/funding information and a complete correspondence address:"/>
        <w:id w:val="716785028"/>
        <w:placeholder>
          <w:docPart w:val="42E729BC0C5D463F875DA0FE6EB89EDD"/>
        </w:placeholder>
        <w:temporary/>
        <w:showingPlcHdr/>
        <w15:appearance w15:val="hidden"/>
        <w:text/>
      </w:sdtPr>
      <w:sdtEndPr/>
      <w:sdtContent>
        <w:p w14:paraId="57280E4A" w14:textId="77777777" w:rsidR="00E81978" w:rsidRDefault="005D3A03" w:rsidP="00B823AA">
          <w:pPr>
            <w:pStyle w:val="Title2"/>
          </w:pPr>
          <w:r>
            <w:t>[Include any grant/funding information and a complete correspondence address.]</w:t>
          </w:r>
        </w:p>
      </w:sdtContent>
    </w:sdt>
    <w:p w14:paraId="36B916FB" w14:textId="77777777" w:rsidR="00E81978" w:rsidRDefault="00E81978"/>
    <w:p w14:paraId="75B37CD0" w14:textId="77777777" w:rsidR="00E81978" w:rsidRDefault="0072785C" w:rsidP="00B94BB5">
      <w:pPr>
        <w:pStyle w:val="SectionTitle"/>
      </w:pPr>
      <w:sdt>
        <w:sdt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1D6F7B">
            <w:t>GM and Boeing Post Assignment</w:t>
          </w:r>
        </w:sdtContent>
      </w:sdt>
    </w:p>
    <w:p w14:paraId="01C82B68" w14:textId="77777777" w:rsidR="00E81978" w:rsidRDefault="00B94BB5">
      <w:pPr>
        <w:pStyle w:val="Heading1"/>
      </w:pPr>
      <w:r>
        <w:t>Response one</w:t>
      </w:r>
    </w:p>
    <w:p w14:paraId="7735E15C" w14:textId="5D66A774" w:rsidR="00B94BB5" w:rsidRDefault="00B94BB5" w:rsidP="001D6F7B">
      <w:pPr>
        <w:ind w:firstLine="0"/>
      </w:pPr>
      <w:r>
        <w:tab/>
        <w:t>The organizational culture of General Motors lead</w:t>
      </w:r>
      <w:r w:rsidR="00F86E9D">
        <w:t>s</w:t>
      </w:r>
      <w:r>
        <w:t xml:space="preserve"> </w:t>
      </w:r>
      <w:r w:rsidR="006A5995">
        <w:t>defects in p</w:t>
      </w:r>
      <w:r>
        <w:t>art</w:t>
      </w:r>
      <w:r w:rsidR="006A5995">
        <w:t>s</w:t>
      </w:r>
      <w:r>
        <w:t xml:space="preserve"> and automobile</w:t>
      </w:r>
      <w:r w:rsidR="006A5995">
        <w:t>.</w:t>
      </w:r>
      <w:r>
        <w:t xml:space="preserve"> The</w:t>
      </w:r>
      <w:r w:rsidR="00201F45">
        <w:t xml:space="preserve"> organizational effectiveness depend on the performance of the employees who are sources of production</w:t>
      </w:r>
      <w:r>
        <w:t xml:space="preserve">. The culture of GM was emphasizing the ‘do </w:t>
      </w:r>
      <w:r w:rsidR="006A5995">
        <w:t>not share’ concept and employee</w:t>
      </w:r>
      <w:r>
        <w:t>s</w:t>
      </w:r>
      <w:r w:rsidR="00981A61">
        <w:t xml:space="preserve"> were not allowed to share defects in vehicle</w:t>
      </w:r>
      <w:r>
        <w:t xml:space="preserve"> parts</w:t>
      </w:r>
      <w:r w:rsidR="006A5995">
        <w:t>.</w:t>
      </w:r>
      <w:r w:rsidR="002301A0">
        <w:t xml:space="preserve"> </w:t>
      </w:r>
      <w:r w:rsidR="006A5995">
        <w:t>T</w:t>
      </w:r>
      <w:r w:rsidR="002301A0">
        <w:t>he organization</w:t>
      </w:r>
      <w:r w:rsidR="006A5995">
        <w:t xml:space="preserve"> did not</w:t>
      </w:r>
      <w:r w:rsidR="002301A0">
        <w:t xml:space="preserve"> allow</w:t>
      </w:r>
      <w:r w:rsidR="006A5995">
        <w:t xml:space="preserve"> th</w:t>
      </w:r>
      <w:bookmarkStart w:id="0" w:name="_GoBack"/>
      <w:bookmarkEnd w:id="0"/>
      <w:r w:rsidR="006A5995">
        <w:t>e replacement of</w:t>
      </w:r>
      <w:r w:rsidR="002301A0">
        <w:t xml:space="preserve"> defected parts</w:t>
      </w:r>
      <w:r>
        <w:t xml:space="preserve">. The reason why GM management did not allow employees to share the part problems was that it would have led </w:t>
      </w:r>
      <w:r w:rsidR="00F86E9D">
        <w:t xml:space="preserve">to </w:t>
      </w:r>
      <w:r>
        <w:t>too much cost losses.</w:t>
      </w:r>
      <w:r w:rsidR="002301A0">
        <w:t xml:space="preserve"> However,</w:t>
      </w:r>
      <w:r>
        <w:t xml:space="preserve"> E</w:t>
      </w:r>
      <w:r w:rsidR="002301A0">
        <w:t>mployees had to remain silent, if they would have react to the defective parts that had to loose their jobs, there fore</w:t>
      </w:r>
      <w:r w:rsidR="00B80C98">
        <w:t xml:space="preserve"> they preffered to not become aggressive about their invpvement in the production of the defective par</w:t>
      </w:r>
      <w:r w:rsidR="006A5995">
        <w:t>ts of GM vehicles. The organization</w:t>
      </w:r>
      <w:r w:rsidR="00B80C98">
        <w:t xml:space="preserve"> </w:t>
      </w:r>
      <w:r w:rsidR="004E00F5">
        <w:t>suggested them to introduce</w:t>
      </w:r>
      <w:r w:rsidR="00B80C98">
        <w:t xml:space="preserve"> new </w:t>
      </w:r>
      <w:r w:rsidR="005D1E14">
        <w:t xml:space="preserve">production, so that others would assume that </w:t>
      </w:r>
      <w:r w:rsidR="006A5995">
        <w:t>it</w:t>
      </w:r>
      <w:r w:rsidR="005D1E14">
        <w:t xml:space="preserve"> is imp</w:t>
      </w:r>
      <w:r w:rsidR="006A5995">
        <w:t>roving</w:t>
      </w:r>
      <w:r w:rsidR="005D1E14">
        <w:t xml:space="preserve"> the quality</w:t>
      </w:r>
      <w:r>
        <w:t xml:space="preserve">. </w:t>
      </w:r>
      <w:r w:rsidR="005D1E14">
        <w:t>Although e</w:t>
      </w:r>
      <w:r>
        <w:t>mployees were aware of the defective parts in their vehicles</w:t>
      </w:r>
      <w:r w:rsidR="006A5995">
        <w:t xml:space="preserve"> </w:t>
      </w:r>
      <w:r>
        <w:t>wh</w:t>
      </w:r>
      <w:r w:rsidR="000C7FA8">
        <w:t>ich were causing the fatalities</w:t>
      </w:r>
      <w:r w:rsidR="006A5995">
        <w:t>,</w:t>
      </w:r>
      <w:r w:rsidR="000C7FA8">
        <w:t xml:space="preserve"> but still they continued their production of vehicle pa</w:t>
      </w:r>
      <w:r w:rsidR="006A5995">
        <w:t xml:space="preserve">rts. Management suggested them that </w:t>
      </w:r>
      <w:r w:rsidR="000C7FA8">
        <w:t>if they keep silen</w:t>
      </w:r>
      <w:r w:rsidR="006A5995">
        <w:t>t</w:t>
      </w:r>
      <w:r w:rsidR="000C7FA8">
        <w:t xml:space="preserve"> about the defective part</w:t>
      </w:r>
      <w:r w:rsidR="006A5995">
        <w:t>, then they will be promoted.</w:t>
      </w:r>
    </w:p>
    <w:p w14:paraId="6913898C" w14:textId="77777777" w:rsidR="00E81978" w:rsidRDefault="005279E4" w:rsidP="001D6F7B">
      <w:pPr>
        <w:rPr>
          <w:b/>
        </w:rPr>
      </w:pPr>
      <w:r>
        <w:rPr>
          <w:b/>
        </w:rPr>
        <w:tab/>
      </w:r>
      <w:r>
        <w:rPr>
          <w:b/>
        </w:rPr>
        <w:tab/>
      </w:r>
      <w:r>
        <w:rPr>
          <w:b/>
        </w:rPr>
        <w:tab/>
      </w:r>
      <w:r>
        <w:rPr>
          <w:b/>
        </w:rPr>
        <w:tab/>
        <w:t xml:space="preserve">       Response T</w:t>
      </w:r>
      <w:r w:rsidR="00B94BB5">
        <w:rPr>
          <w:b/>
        </w:rPr>
        <w:t>wo</w:t>
      </w:r>
    </w:p>
    <w:p w14:paraId="2D90ABD5" w14:textId="2D844848" w:rsidR="00B94BB5" w:rsidRPr="00B94BB5" w:rsidRDefault="009548E8" w:rsidP="001D6F7B">
      <w:pPr>
        <w:rPr>
          <w:b/>
        </w:rPr>
      </w:pPr>
      <w:r>
        <w:t>The FAA measures performances</w:t>
      </w:r>
      <w:r w:rsidR="000C7FA8">
        <w:t xml:space="preserve"> of the organizatuons</w:t>
      </w:r>
      <w:r w:rsidR="006A5995">
        <w:t xml:space="preserve">, </w:t>
      </w:r>
      <w:r>
        <w:t>is concerne</w:t>
      </w:r>
      <w:r w:rsidR="000C7FA8">
        <w:t xml:space="preserve">d with the safety </w:t>
      </w:r>
      <w:r w:rsidR="006A5995">
        <w:t>of</w:t>
      </w:r>
      <w:r>
        <w:t xml:space="preserve"> airline services, and welcomes the possible changes required to ensure the security recommendations. The FAA reauthorization bill does not allow airlines until they make new software and production developments. However, Boeing did not provide a detailed report because they changed the software which would detect the issues in the airplane parts rather than changing the engine which was defected. This was defended by both FAA and Boeing stating that they followed and a</w:t>
      </w:r>
      <w:r w:rsidR="004E00F5">
        <w:t>dhered to m</w:t>
      </w:r>
      <w:r>
        <w:t>e</w:t>
      </w:r>
      <w:r w:rsidR="006A5995">
        <w:t>eting</w:t>
      </w:r>
      <w:r>
        <w:t xml:space="preserve"> the safety standards. The FAA handed over the </w:t>
      </w:r>
      <w:r>
        <w:lastRenderedPageBreak/>
        <w:t>responsibility of the accountability to the manufacturers and the Boeing. The first reason is that they did not give too much importance to the new manufacturers because they had no such idea about the intricacies. The second reason for not submitting a formal review of Maneuvering Characterist</w:t>
      </w:r>
      <w:r w:rsidR="005279E4">
        <w:t xml:space="preserve">ic Augmentation System is that </w:t>
      </w:r>
      <w:r>
        <w:t>Boeing was overhauling MCAS and m</w:t>
      </w:r>
      <w:r w:rsidR="004E00F5">
        <w:t>a</w:t>
      </w:r>
      <w:r w:rsidR="008B7A05">
        <w:t>king</w:t>
      </w:r>
      <w:r>
        <w:t xml:space="preserve"> changes in the speed, stabilizer and overall changes in the version</w:t>
      </w:r>
      <w:r w:rsidR="00FB5C1F">
        <w:t xml:space="preserve"> </w:t>
      </w:r>
      <w:r w:rsidR="00FB5C1F">
        <w:fldChar w:fldCharType="begin"/>
      </w:r>
      <w:r w:rsidR="00FB5C1F">
        <w:instrText xml:space="preserve"> ADDIN ZOTERO_ITEM CSL_CITATION {"citationID":"B9esKPlh","properties":{"formattedCitation":"(Kitroeff, Gelles, &amp; Nicas, 2019)","plainCitation":"(Kitroeff, Gelles, &amp; Nicas, 2019)","noteIndex":0},"citationItems":[{"id":692,"uris":["http://zotero.org/users/local/F0XOCTdk/items/5JN575W4"],"uri":["http://zotero.org/users/local/F0XOCTdk/items/5JN575W4"],"itemData":{"id":692,"type":"webpage","title":"The Roots of Boeing’s 737 Max Crisis: A Regulator Relaxes Its Oversight - The New York Times","URL":"https://www.nytimes.com/2019/07/27/business/boeing-737-max-faa.html","author":[{"family":"Kitroeff","given":"Natalie"},{"family":"Gelles","given":"David"},{"family":"Nicas","given":"Jack"}],"issued":{"date-parts":[["2019",7,27]]},"accessed":{"date-parts":[["2019",11,18]]}}}],"schema":"https://github.com/citation-style-language/schema/raw/master/csl-citation.json"} </w:instrText>
      </w:r>
      <w:r w:rsidR="00FB5C1F">
        <w:fldChar w:fldCharType="separate"/>
      </w:r>
      <w:r w:rsidR="00FB5C1F" w:rsidRPr="00FB5C1F">
        <w:rPr>
          <w:rFonts w:ascii="Times New Roman" w:hAnsi="Times New Roman" w:cs="Times New Roman"/>
        </w:rPr>
        <w:t>(Kitroeff, Gelles, &amp; Nicas, 2019)</w:t>
      </w:r>
      <w:r w:rsidR="00FB5C1F">
        <w:fldChar w:fldCharType="end"/>
      </w:r>
      <w:r>
        <w:t xml:space="preserve"> </w:t>
      </w:r>
    </w:p>
    <w:sdt>
      <w:sdtPr>
        <w:rPr>
          <w:rFonts w:asciiTheme="minorHAnsi" w:eastAsiaTheme="minorEastAsia" w:hAnsiTheme="minorHAnsi" w:cstheme="minorBidi"/>
        </w:rPr>
        <w:id w:val="62297111"/>
        <w:docPartObj>
          <w:docPartGallery w:val="Bibliographies"/>
          <w:docPartUnique/>
        </w:docPartObj>
      </w:sdtPr>
      <w:sdtEndPr/>
      <w:sdtContent>
        <w:p w14:paraId="3ECDB06D" w14:textId="19B81132" w:rsidR="00FB5C1F" w:rsidRDefault="005D3A03" w:rsidP="00D663A0">
          <w:pPr>
            <w:pStyle w:val="SectionTitle"/>
          </w:pPr>
          <w:r>
            <w:t>References</w:t>
          </w:r>
        </w:p>
        <w:p w14:paraId="2EF408B9" w14:textId="77777777" w:rsidR="00FB5C1F" w:rsidRPr="00FB5C1F" w:rsidRDefault="00FB5C1F" w:rsidP="00FB5C1F">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FB5C1F">
            <w:rPr>
              <w:rFonts w:ascii="Times New Roman" w:hAnsi="Times New Roman" w:cs="Times New Roman"/>
            </w:rPr>
            <w:t>Kitroeff, N., Gelles, D., &amp; Nicas, J. (2019, July 27). The Roots of Boeing’s 737 Max Crisis: A Regulator Relaxes Its Oversight - The New York Times. Retrieved November 18, 2019, from https://www.nytimes.com/2019/07/27/business/boeing-737-max-faa.html</w:t>
          </w:r>
        </w:p>
        <w:p w14:paraId="62C0E52A" w14:textId="110F8B08" w:rsidR="00E81978" w:rsidRDefault="00FB5C1F" w:rsidP="00D663A0">
          <w:pPr>
            <w:pStyle w:val="Bibliography"/>
            <w:ind w:left="0" w:firstLine="0"/>
            <w:rPr>
              <w:noProof/>
            </w:rPr>
          </w:pPr>
          <w:r>
            <w:fldChar w:fldCharType="end"/>
          </w:r>
        </w:p>
      </w:sdtContent>
    </w:sdt>
    <w:sectPr w:rsidR="00E81978">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F8AF60E" w14:textId="77777777" w:rsidR="0072785C" w:rsidRDefault="0072785C">
      <w:pPr>
        <w:spacing w:line="240" w:lineRule="auto"/>
      </w:pPr>
      <w:r>
        <w:separator/>
      </w:r>
    </w:p>
    <w:p w14:paraId="210E57BF" w14:textId="77777777" w:rsidR="0072785C" w:rsidRDefault="0072785C"/>
  </w:endnote>
  <w:endnote w:type="continuationSeparator" w:id="0">
    <w:p w14:paraId="10ABB402" w14:textId="77777777" w:rsidR="0072785C" w:rsidRDefault="0072785C">
      <w:pPr>
        <w:spacing w:line="240" w:lineRule="auto"/>
      </w:pPr>
      <w:r>
        <w:continuationSeparator/>
      </w:r>
    </w:p>
    <w:p w14:paraId="26257AAF" w14:textId="77777777" w:rsidR="0072785C" w:rsidRDefault="0072785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582EFFF" w14:textId="77777777" w:rsidR="0072785C" w:rsidRDefault="0072785C">
      <w:pPr>
        <w:spacing w:line="240" w:lineRule="auto"/>
      </w:pPr>
      <w:r>
        <w:separator/>
      </w:r>
    </w:p>
    <w:p w14:paraId="4B3DEF77" w14:textId="77777777" w:rsidR="0072785C" w:rsidRDefault="0072785C"/>
  </w:footnote>
  <w:footnote w:type="continuationSeparator" w:id="0">
    <w:p w14:paraId="2065682C" w14:textId="77777777" w:rsidR="0072785C" w:rsidRDefault="0072785C">
      <w:pPr>
        <w:spacing w:line="240" w:lineRule="auto"/>
      </w:pPr>
      <w:r>
        <w:continuationSeparator/>
      </w:r>
    </w:p>
    <w:p w14:paraId="6D5A1D6C" w14:textId="77777777" w:rsidR="0072785C" w:rsidRDefault="0072785C"/>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5C8960" w14:textId="77777777" w:rsidR="00B94BB5" w:rsidRDefault="0072785C">
    <w:pPr>
      <w:pStyle w:val="Header"/>
    </w:pPr>
    <w:sdt>
      <w:sdtPr>
        <w:rPr>
          <w:rStyle w:val="Strong"/>
        </w:rPr>
        <w:alias w:val="Running head"/>
        <w:tag w:val=""/>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B94BB5">
          <w:rPr>
            <w:rStyle w:val="Strong"/>
          </w:rPr>
          <w:t>DECISIONS AND CRISIS PAD 318</w:t>
        </w:r>
      </w:sdtContent>
    </w:sdt>
    <w:r w:rsidR="00B94BB5">
      <w:rPr>
        <w:rStyle w:val="Strong"/>
      </w:rPr>
      <w:ptab w:relativeTo="margin" w:alignment="right" w:leader="none"/>
    </w:r>
    <w:r w:rsidR="00B94BB5">
      <w:rPr>
        <w:rStyle w:val="Strong"/>
      </w:rPr>
      <w:fldChar w:fldCharType="begin"/>
    </w:r>
    <w:r w:rsidR="00B94BB5">
      <w:rPr>
        <w:rStyle w:val="Strong"/>
      </w:rPr>
      <w:instrText xml:space="preserve"> PAGE   \* MERGEFORMAT </w:instrText>
    </w:r>
    <w:r w:rsidR="00B94BB5">
      <w:rPr>
        <w:rStyle w:val="Strong"/>
      </w:rPr>
      <w:fldChar w:fldCharType="separate"/>
    </w:r>
    <w:r w:rsidR="006A5995">
      <w:rPr>
        <w:rStyle w:val="Strong"/>
        <w:noProof/>
      </w:rPr>
      <w:t>4</w:t>
    </w:r>
    <w:r w:rsidR="00B94BB5">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C703F3" w14:textId="77777777" w:rsidR="00B94BB5" w:rsidRDefault="00B94BB5">
    <w:pPr>
      <w:pStyle w:val="Header"/>
      <w:rPr>
        <w:rStyle w:val="Strong"/>
      </w:rPr>
    </w:pPr>
    <w:r>
      <w:t xml:space="preserve">Running head: </w:t>
    </w:r>
    <w:sdt>
      <w:sdtPr>
        <w:rPr>
          <w:rStyle w:val="Strong"/>
        </w:rPr>
        <w:alias w:val="Running head"/>
        <w:tag w:val=""/>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DECISIONS AND CRISIS PAD 318</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6A5995">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4"/>
  <w:hideSpellingErrors/>
  <w:hideGrammaticalErrors/>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tDAxNTWxMLEwtzQ2MDZR0lEKTi0uzszPAykwrgUAT23TFiwAAAA="/>
  </w:docVars>
  <w:rsids>
    <w:rsidRoot w:val="00C50272"/>
    <w:rsid w:val="000C7FA8"/>
    <w:rsid w:val="000D3F41"/>
    <w:rsid w:val="001D6F7B"/>
    <w:rsid w:val="00201F45"/>
    <w:rsid w:val="002301A0"/>
    <w:rsid w:val="00355DCA"/>
    <w:rsid w:val="003E73EE"/>
    <w:rsid w:val="004E00F5"/>
    <w:rsid w:val="005279E4"/>
    <w:rsid w:val="00551A02"/>
    <w:rsid w:val="005534FA"/>
    <w:rsid w:val="005D1E14"/>
    <w:rsid w:val="005D3A03"/>
    <w:rsid w:val="006A5995"/>
    <w:rsid w:val="0072785C"/>
    <w:rsid w:val="008002C0"/>
    <w:rsid w:val="008B7A05"/>
    <w:rsid w:val="008C5323"/>
    <w:rsid w:val="0093349C"/>
    <w:rsid w:val="009548E8"/>
    <w:rsid w:val="00981A61"/>
    <w:rsid w:val="009A6A3B"/>
    <w:rsid w:val="00B20963"/>
    <w:rsid w:val="00B80C98"/>
    <w:rsid w:val="00B823AA"/>
    <w:rsid w:val="00B94BB5"/>
    <w:rsid w:val="00BA45DB"/>
    <w:rsid w:val="00BF4184"/>
    <w:rsid w:val="00C0601E"/>
    <w:rsid w:val="00C31D30"/>
    <w:rsid w:val="00C50272"/>
    <w:rsid w:val="00C73F57"/>
    <w:rsid w:val="00CA201C"/>
    <w:rsid w:val="00CD6E39"/>
    <w:rsid w:val="00CF62DF"/>
    <w:rsid w:val="00CF6E91"/>
    <w:rsid w:val="00D663A0"/>
    <w:rsid w:val="00D85B68"/>
    <w:rsid w:val="00E6004D"/>
    <w:rsid w:val="00E81978"/>
    <w:rsid w:val="00F379B7"/>
    <w:rsid w:val="00F525FA"/>
    <w:rsid w:val="00F60B59"/>
    <w:rsid w:val="00F86E9D"/>
    <w:rsid w:val="00FB5C1F"/>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5B92227"/>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EE748F" w:rsidRDefault="00313E00">
          <w:pPr>
            <w:pStyle w:val="D3BD5DE33E9A47B08EF27DF8F6861BDB"/>
          </w:pPr>
          <w:r>
            <w:t>[Title Here, up to 12 Words, on One to Two Lin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EE748F" w:rsidRDefault="00313E00">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EE748F" w:rsidRDefault="00313E00">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EE748F" w:rsidRDefault="00313E00">
          <w:pPr>
            <w:pStyle w:val="42E729BC0C5D463F875DA0FE6EB89EDD"/>
          </w:pPr>
          <w:r>
            <w:t>[Include any grant/funding information and a complete correspondence addres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EE748F" w:rsidRDefault="00313E00">
          <w:pPr>
            <w:pStyle w:val="8D3A61C8A0284D089F24570D8BD25FE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EE748F" w:rsidRDefault="00313E00">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EE748F" w:rsidRDefault="00313E00">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313E00"/>
    <w:rsid w:val="00AB7E8D"/>
    <w:rsid w:val="00E06579"/>
    <w:rsid w:val="00EE748F"/>
    <w:rsid w:val="00F2635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DECISIONS AND CRISIS PAD 318</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67A0A84-C82B-4263-8849-FFF4B7897E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1</TotalTime>
  <Pages>4</Pages>
  <Words>553</Words>
  <Characters>3154</Characters>
  <Application>Microsoft Office Word</Application>
  <DocSecurity>0</DocSecurity>
  <Lines>26</Lines>
  <Paragraphs>7</Paragraphs>
  <ScaleCrop>false</ScaleCrop>
  <HeadingPairs>
    <vt:vector size="2" baseType="variant">
      <vt:variant>
        <vt:lpstr>Title</vt:lpstr>
      </vt:variant>
      <vt:variant>
        <vt:i4>1</vt:i4>
      </vt:variant>
    </vt:vector>
  </HeadingPairs>
  <TitlesOfParts>
    <vt:vector size="1" baseType="lpstr">
      <vt:lpstr>GM and Boeing Post Assignment</vt:lpstr>
    </vt:vector>
  </TitlesOfParts>
  <Company/>
  <LinksUpToDate>false</LinksUpToDate>
  <CharactersWithSpaces>37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M and Boeing Post Assignment</dc:title>
  <dc:subject/>
  <dc:creator>Zack Gold</dc:creator>
  <cp:keywords/>
  <dc:description/>
  <cp:lastModifiedBy>Proofreader</cp:lastModifiedBy>
  <cp:revision>2</cp:revision>
  <dcterms:created xsi:type="dcterms:W3CDTF">2019-11-18T09:31:00Z</dcterms:created>
  <dcterms:modified xsi:type="dcterms:W3CDTF">2019-11-18T09: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jUfzipET"/&gt;&lt;style id="http://www.zotero.org/styles/apa" locale="en-US" hasBibliography="1" bibliographyStyleHasBeenSet="1"/&gt;&lt;prefs&gt;&lt;pref name="fieldType" value="Field"/&gt;&lt;/prefs&gt;&lt;/data&gt;</vt:lpwstr>
  </property>
</Properties>
</file>